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EC37D84" w14:textId="0A55BCC7" w:rsidR="00EE1C59" w:rsidRPr="00EE1C59" w:rsidRDefault="00EE1C59" w:rsidP="00EE1C59">
      <w:pPr>
        <w:spacing w:line="240" w:lineRule="auto"/>
        <w:ind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Pr="00EE1C59">
        <w:rPr>
          <w:rFonts w:ascii="Times New Roman" w:hAnsi="Times New Roman" w:cs="Times New Roman"/>
          <w:b/>
          <w:bCs/>
          <w:sz w:val="24"/>
          <w:szCs w:val="24"/>
        </w:rPr>
        <w:t>Table 1.</w:t>
      </w:r>
      <w:r w:rsidRPr="00EE1C59">
        <w:rPr>
          <w:rFonts w:ascii="Times New Roman" w:hAnsi="Times New Roman" w:cs="Times New Roman"/>
          <w:sz w:val="24"/>
          <w:szCs w:val="24"/>
        </w:rPr>
        <w:t xml:space="preserve"> Demographics, clinical outcomes, symptoms,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EE1C59">
        <w:rPr>
          <w:rFonts w:ascii="Times New Roman" w:hAnsi="Times New Roman" w:cs="Times New Roman"/>
          <w:sz w:val="24"/>
          <w:szCs w:val="24"/>
        </w:rPr>
        <w:t>prevalen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1C59"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/>
          <w:sz w:val="24"/>
          <w:szCs w:val="24"/>
        </w:rPr>
        <w:t xml:space="preserve">probable </w:t>
      </w:r>
      <w:r w:rsidRPr="00EE1C59">
        <w:rPr>
          <w:rFonts w:ascii="Times New Roman" w:hAnsi="Times New Roman" w:cs="Times New Roman"/>
          <w:sz w:val="24"/>
          <w:szCs w:val="24"/>
        </w:rPr>
        <w:t>long-haul COVID-19.</w:t>
      </w:r>
    </w:p>
    <w:tbl>
      <w:tblPr>
        <w:tblStyle w:val="TableGrid"/>
        <w:tblW w:w="9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40"/>
        <w:gridCol w:w="2700"/>
        <w:gridCol w:w="1440"/>
        <w:gridCol w:w="3780"/>
      </w:tblGrid>
      <w:tr w:rsidR="00EE1C59" w:rsidRPr="00EE1C59" w14:paraId="17FA5264" w14:textId="77777777" w:rsidTr="00364816"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1CB3100A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 xml:space="preserve">Study </w:t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1C7B165E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Participant and clinical characteristics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3915D99C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Follow-up duration</w:t>
            </w:r>
          </w:p>
        </w:tc>
        <w:tc>
          <w:tcPr>
            <w:tcW w:w="3780" w:type="dxa"/>
            <w:tcBorders>
              <w:top w:val="single" w:sz="4" w:space="0" w:color="auto"/>
              <w:bottom w:val="single" w:sz="4" w:space="0" w:color="auto"/>
            </w:tcBorders>
          </w:tcPr>
          <w:p w14:paraId="1649F7C3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Symptom (% prevalence)</w:t>
            </w:r>
          </w:p>
          <w:p w14:paraId="2EB2AF42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E1C59" w:rsidRPr="00EE1C59" w14:paraId="2D23656D" w14:textId="77777777" w:rsidTr="00364816">
        <w:trPr>
          <w:trHeight w:val="170"/>
        </w:trPr>
        <w:tc>
          <w:tcPr>
            <w:tcW w:w="1440" w:type="dxa"/>
            <w:tcBorders>
              <w:top w:val="single" w:sz="4" w:space="0" w:color="auto"/>
            </w:tcBorders>
          </w:tcPr>
          <w:p w14:paraId="4F511717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DYXJ2YWxoby1TY2huZWlkZXI8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</w:fldData>
              </w:fldCha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DYXJ2YWxoby1TY2huZWlkZXI8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</w:fldData>
              </w:fldCha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E1C59">
              <w:rPr>
                <w:rFonts w:ascii="Times New Roman" w:hAnsi="Times New Roman" w:cs="Times New Roman"/>
                <w:noProof/>
                <w:sz w:val="24"/>
                <w:szCs w:val="24"/>
              </w:rPr>
              <w:t>Carvalho-Schneider et al. (2020)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74EFAC36" w14:textId="3AA4EB50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N = 150; 49 ± 15 years; 56% females; 64.7% outpatients; 35.3% were hospitali</w:t>
            </w:r>
            <w:r w:rsidR="00467974"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ed;77.3% had mild-to-moderate disease; 22.7% had severe disease; Tours, France.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29AE922C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60 days after symptom onset.</w:t>
            </w:r>
          </w:p>
        </w:tc>
        <w:tc>
          <w:tcPr>
            <w:tcW w:w="3780" w:type="dxa"/>
            <w:tcBorders>
              <w:top w:val="single" w:sz="4" w:space="0" w:color="auto"/>
            </w:tcBorders>
          </w:tcPr>
          <w:p w14:paraId="292A73E2" w14:textId="72036ABE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Flu-like symptoms: Myalgia, headach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 xml:space="preserve"> or asthenia (21.5%)</w:t>
            </w:r>
          </w:p>
          <w:p w14:paraId="5CAC6D08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Anosmia/ageusia (22.7%)</w:t>
            </w:r>
          </w:p>
          <w:p w14:paraId="5DDFB421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Arthralgia (16.3%)</w:t>
            </w:r>
          </w:p>
          <w:p w14:paraId="6A0E493A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 xml:space="preserve">Chest pain (13.1%) </w:t>
            </w:r>
          </w:p>
          <w:p w14:paraId="411C1DD9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Digestive disorders (11.5%)</w:t>
            </w:r>
          </w:p>
          <w:p w14:paraId="6EB1D742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Cutaneous signs (11.5%)</w:t>
            </w:r>
          </w:p>
          <w:p w14:paraId="379BFF7B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Heart palpitations (10.9%)</w:t>
            </w:r>
          </w:p>
          <w:p w14:paraId="76A4D8F0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Dyspnoea (7.7%)</w:t>
            </w:r>
          </w:p>
        </w:tc>
      </w:tr>
      <w:tr w:rsidR="00EE1C59" w:rsidRPr="00EE1C59" w14:paraId="270466BB" w14:textId="77777777" w:rsidTr="00364816">
        <w:tc>
          <w:tcPr>
            <w:tcW w:w="1440" w:type="dxa"/>
            <w:tcBorders>
              <w:top w:val="single" w:sz="4" w:space="0" w:color="auto"/>
            </w:tcBorders>
          </w:tcPr>
          <w:p w14:paraId="67F62FE4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Hb2VydHo8L0F1dGhvcj48WWVh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</w:fldData>
              </w:fldCha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Hb2VydHo8L0F1dGhvcj48WWVh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</w:fldData>
              </w:fldCha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E1C59">
              <w:rPr>
                <w:rFonts w:ascii="Times New Roman" w:hAnsi="Times New Roman" w:cs="Times New Roman"/>
                <w:noProof/>
                <w:sz w:val="24"/>
                <w:szCs w:val="24"/>
              </w:rPr>
              <w:t>Goertz et al. (2020)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6A982E38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*N = 2113; median age = 47; 85.3% females; 94.7% outpatients (16.3% confirmed COVID-19; 41.7% symptom-based COVID-19; 36.7% suspected COVID-19); 5.3% were hospitalised; Maastricht, Netherlands and Flanders, Belgium.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6B3205DD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Mean of 79 days after symptom onset.</w:t>
            </w:r>
          </w:p>
        </w:tc>
        <w:tc>
          <w:tcPr>
            <w:tcW w:w="3780" w:type="dxa"/>
            <w:tcBorders>
              <w:top w:val="single" w:sz="4" w:space="0" w:color="auto"/>
            </w:tcBorders>
          </w:tcPr>
          <w:p w14:paraId="7917E239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Fatigue (94.9%)</w:t>
            </w:r>
          </w:p>
          <w:p w14:paraId="244E9720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Dyspnoea (89.5%)</w:t>
            </w:r>
          </w:p>
          <w:p w14:paraId="7608682F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Headache (76%)</w:t>
            </w:r>
          </w:p>
          <w:p w14:paraId="3B91D0CE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Chest tightness (75.2%)</w:t>
            </w:r>
          </w:p>
          <w:p w14:paraId="640440E1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Cough (68.1%)</w:t>
            </w:r>
          </w:p>
          <w:p w14:paraId="1239F3F9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Myalgia (64.7%)</w:t>
            </w:r>
          </w:p>
          <w:p w14:paraId="54515113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Sore throat (61.9%)</w:t>
            </w:r>
          </w:p>
          <w:p w14:paraId="4EA039E4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↑ body temperature (61.2%)</w:t>
            </w:r>
          </w:p>
          <w:p w14:paraId="73D9C08F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Shoulder blade pain (61%)</w:t>
            </w:r>
          </w:p>
          <w:p w14:paraId="03BD1AE6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Pain in lungs (60.5%)</w:t>
            </w:r>
          </w:p>
          <w:p w14:paraId="08BDA13B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Heart palpitations (54.9%)</w:t>
            </w:r>
          </w:p>
          <w:p w14:paraId="6DDF0655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↑ resting heart rate (54.6%)</w:t>
            </w:r>
          </w:p>
          <w:p w14:paraId="2002EA09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Dizziness (51.6%)</w:t>
            </w:r>
          </w:p>
          <w:p w14:paraId="2AD91830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Burning in trachea (43.9%)</w:t>
            </w:r>
          </w:p>
          <w:p w14:paraId="6581B6C3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Fever (42.7%)</w:t>
            </w:r>
          </w:p>
          <w:p w14:paraId="3C4D4210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Ageusia (42.3%)</w:t>
            </w:r>
          </w:p>
          <w:p w14:paraId="7AEC36E0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Diarrhoea (41.1%)</w:t>
            </w:r>
          </w:p>
          <w:p w14:paraId="53023220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Anosmia (39.7%)</w:t>
            </w:r>
          </w:p>
          <w:p w14:paraId="1649CE1E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Joint pain (38.2%)</w:t>
            </w:r>
          </w:p>
          <w:p w14:paraId="28751C3B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Nausea (36.5%)</w:t>
            </w:r>
          </w:p>
          <w:p w14:paraId="2FC8DA47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Mucus (36.2%)</w:t>
            </w:r>
          </w:p>
          <w:p w14:paraId="476A9D46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Sneezing (31.6%)</w:t>
            </w:r>
          </w:p>
          <w:p w14:paraId="60206B35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Hot flushes (25.9%)</w:t>
            </w:r>
          </w:p>
          <w:p w14:paraId="56BDB5DB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Eye problems (25.7%)</w:t>
            </w:r>
          </w:p>
          <w:p w14:paraId="46F67816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Ear pain (21.7%)</w:t>
            </w:r>
          </w:p>
          <w:p w14:paraId="7869C28C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Sudden weight loss (18.4%)</w:t>
            </w:r>
          </w:p>
          <w:p w14:paraId="0C597DE8" w14:textId="6953076F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Vomiting (9%)</w:t>
            </w:r>
          </w:p>
          <w:p w14:paraId="603FE94C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Red toes (5.6%)</w:t>
            </w:r>
          </w:p>
          <w:p w14:paraId="0EE5F569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Others: cognitive impairments, sleep problems, chills, and rashes (29.5%)</w:t>
            </w:r>
          </w:p>
        </w:tc>
      </w:tr>
      <w:tr w:rsidR="00CD3302" w:rsidRPr="00EE1C59" w14:paraId="404E152B" w14:textId="77777777" w:rsidTr="00364816">
        <w:tc>
          <w:tcPr>
            <w:tcW w:w="1440" w:type="dxa"/>
            <w:tcBorders>
              <w:top w:val="single" w:sz="4" w:space="0" w:color="auto"/>
            </w:tcBorders>
          </w:tcPr>
          <w:p w14:paraId="152B9D47" w14:textId="2269FF5A" w:rsidR="00CD3302" w:rsidRPr="00EE1C59" w:rsidRDefault="00CD3302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Hall&lt;/Author&gt;&lt;Year&gt;2021&lt;/Year&gt;&lt;RecNum&gt;425&lt;/RecNum&gt;&lt;DisplayText&gt;Hall et al. (2021)&lt;/DisplayText&gt;&lt;record&gt;&lt;rec-number&gt;425&lt;/rec-number&gt;&lt;foreign-keys&gt;&lt;key app="EN" db-id="rfav0zsv2fvwp8earv6pvp0u5vf5xx9vx9sd" timestamp="1612526007"&gt;425&lt;/key&gt;&lt;/foreign-keys&gt;&lt;ref-type name="Journal Article"&gt;17&lt;/ref-type&gt;&lt;contributors&gt;&lt;authors&gt;&lt;author&gt;Hall, Jocelin&lt;/author&gt;&lt;author&gt;Myall, Katherine&lt;/author&gt;&lt;author&gt;Lam, Jodie L&lt;/author&gt;&lt;author&gt;Mason, Thomas&lt;/author&gt;&lt;author&gt;Mukherjee, Bhashkar&lt;/author&gt;&lt;author&gt;West, Alex&lt;/author&gt;&lt;author&gt;Dewar, Amy&lt;/author&gt;&lt;/authors&gt;&lt;/contributors&gt;&lt;titles&gt;&lt;title&gt;Identifying patients at risk of post-discharge complications related to COVID-19 infection&lt;/title&gt;&lt;secondary-title&gt;Thorax&lt;/secondary-title&gt;&lt;/titles&gt;&lt;periodical&gt;&lt;full-title&gt;Thorax&lt;/full-title&gt;&lt;/periodical&gt;&lt;pages&gt;thoraxjnl-2020-215861&lt;/pages&gt;&lt;dates&gt;&lt;year&gt;2021&lt;/year&gt;&lt;/dates&gt;&lt;urls&gt;&lt;related-urls&gt;&lt;url&gt;https://thorax.bmj.com/content/thoraxjnl/early/2021/02/04/thoraxjnl-2020-215861.full.pdf&lt;/url&gt;&lt;/related-urls&gt;&lt;/urls&gt;&lt;electronic-resource-num&gt;10.1136/thoraxjnl-2020-21586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Hall et al. (2021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453D6643" w14:textId="38D007BD" w:rsidR="00CD3302" w:rsidRPr="00EE1C59" w:rsidRDefault="00CD3302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N = 200; </w:t>
            </w:r>
            <w:r w:rsidRPr="00CD3302">
              <w:rPr>
                <w:rFonts w:ascii="Times New Roman" w:hAnsi="Times New Roman" w:cs="Times New Roman"/>
                <w:sz w:val="24"/>
                <w:szCs w:val="24"/>
              </w:rPr>
              <w:t>54.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CD3302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CD3302">
              <w:rPr>
                <w:rFonts w:ascii="Times New Roman" w:hAnsi="Times New Roman" w:cs="Times New Roman"/>
                <w:sz w:val="24"/>
                <w:szCs w:val="24"/>
              </w:rPr>
              <w:t>15.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ears; 38.5% females; 89.5% inpatients; 69.5% needed 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supplemental O</w:t>
            </w:r>
            <w:r w:rsidRPr="00EE1C5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;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38.5% admitted to ICU; London, U.K.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5F88FE64" w14:textId="79E7F125" w:rsidR="00CD3302" w:rsidRPr="00EE1C59" w:rsidRDefault="00CD3302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-6 weeks after hospital discharge.</w:t>
            </w:r>
          </w:p>
        </w:tc>
        <w:tc>
          <w:tcPr>
            <w:tcW w:w="3780" w:type="dxa"/>
            <w:tcBorders>
              <w:top w:val="single" w:sz="4" w:space="0" w:color="auto"/>
            </w:tcBorders>
          </w:tcPr>
          <w:p w14:paraId="213AF16E" w14:textId="77777777" w:rsidR="00CD3302" w:rsidRDefault="00CD3302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yspnoea (40.5%)</w:t>
            </w:r>
          </w:p>
          <w:p w14:paraId="25942B4E" w14:textId="511DCB22" w:rsidR="00CD3302" w:rsidRPr="00EE1C59" w:rsidRDefault="00CD3302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her symptoms not tested.</w:t>
            </w:r>
          </w:p>
        </w:tc>
      </w:tr>
      <w:tr w:rsidR="00EE1C59" w:rsidRPr="00EE1C59" w14:paraId="0F1CEF41" w14:textId="77777777" w:rsidTr="00364816">
        <w:tc>
          <w:tcPr>
            <w:tcW w:w="1440" w:type="dxa"/>
            <w:tcBorders>
              <w:top w:val="single" w:sz="4" w:space="0" w:color="auto"/>
            </w:tcBorders>
          </w:tcPr>
          <w:p w14:paraId="6EE5E681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IYWxwaW48L0F1dGhvcj48WWVh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</w:fldData>
              </w:fldCha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IYWxwaW48L0F1dGhvcj48WWVh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</w:fldData>
              </w:fldCha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E1C59">
              <w:rPr>
                <w:rFonts w:ascii="Times New Roman" w:hAnsi="Times New Roman" w:cs="Times New Roman"/>
                <w:noProof/>
                <w:sz w:val="24"/>
                <w:szCs w:val="24"/>
              </w:rPr>
              <w:t>Halpin et al. (2021)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04C8C326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N = 68 ward (median age = 70.5; 48.5% females; 66.7% needed supplemental O</w:t>
            </w:r>
            <w:r w:rsidRPr="00EE1C5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) and 32 ICU (median age = 58.5; 40.6% females) patients; Leeds, U.K.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24F34C04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Mean of 48 days after hospital discharge.</w:t>
            </w:r>
          </w:p>
        </w:tc>
        <w:tc>
          <w:tcPr>
            <w:tcW w:w="3780" w:type="dxa"/>
            <w:tcBorders>
              <w:top w:val="single" w:sz="4" w:space="0" w:color="auto"/>
            </w:tcBorders>
          </w:tcPr>
          <w:p w14:paraId="24B80CAC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 xml:space="preserve">Fatigue (60.3% from ward; 72% from ICU) </w:t>
            </w:r>
          </w:p>
          <w:p w14:paraId="43CAE672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Dyspnoea (42.6% from ward; 65.6% from ICU)</w:t>
            </w:r>
          </w:p>
          <w:p w14:paraId="59F77396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PTSD symptoms (23.5% from ward; 46.9% from ICU)</w:t>
            </w:r>
          </w:p>
          <w:p w14:paraId="051A28F9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Impaired concentration (16.2% from ward; 34.4% from ICU)</w:t>
            </w:r>
          </w:p>
          <w:p w14:paraId="57A28603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Impaired memory (17.6% from ward; 18.8% from ICU)</w:t>
            </w:r>
          </w:p>
          <w:p w14:paraId="10FC0BB7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Laryngeal sensitivity (11.8% from ward; 25% from ICU)</w:t>
            </w:r>
          </w:p>
          <w:p w14:paraId="305A312A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Decreased life quality (45.6% from ward; 68.8% from ICU)</w:t>
            </w:r>
          </w:p>
        </w:tc>
      </w:tr>
      <w:tr w:rsidR="00EE1C59" w:rsidRPr="00EE1C59" w14:paraId="3217075D" w14:textId="77777777" w:rsidTr="00364816"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1330E28E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NYW5kYWw8L0F1dGhvcj48WWVh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</w:fldData>
              </w:fldCha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NYW5kYWw8L0F1dGhvcj48WWVh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</w:fldData>
              </w:fldCha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E1C59">
              <w:rPr>
                <w:rFonts w:ascii="Times New Roman" w:hAnsi="Times New Roman" w:cs="Times New Roman"/>
                <w:noProof/>
                <w:sz w:val="24"/>
                <w:szCs w:val="24"/>
              </w:rPr>
              <w:t>Mandal et al. (2020)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55700D91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N = 384; 59.9 ± 16.1 years; 38% females; 100% inpatients; 59.8% needed supplemental O</w:t>
            </w:r>
            <w:r w:rsidRPr="00EE1C5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; 14.5% admitted to ICU; 7.1% needed intubation; London, U.K.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46C5656B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Median of 54 days after hospital discharge.</w:t>
            </w:r>
          </w:p>
        </w:tc>
        <w:tc>
          <w:tcPr>
            <w:tcW w:w="3780" w:type="dxa"/>
            <w:tcBorders>
              <w:top w:val="single" w:sz="4" w:space="0" w:color="auto"/>
              <w:bottom w:val="single" w:sz="4" w:space="0" w:color="auto"/>
            </w:tcBorders>
          </w:tcPr>
          <w:p w14:paraId="1DD0895F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Fatigue (69%)</w:t>
            </w:r>
          </w:p>
          <w:p w14:paraId="6432D0A2" w14:textId="7B2DDCB1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Dyspnoea (53%)</w:t>
            </w:r>
          </w:p>
          <w:p w14:paraId="0C7ACFDD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Cough (34%)</w:t>
            </w:r>
          </w:p>
          <w:p w14:paraId="5E85122C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Depression (15%)</w:t>
            </w:r>
          </w:p>
        </w:tc>
      </w:tr>
      <w:tr w:rsidR="00EE1C59" w:rsidRPr="00EE1C59" w14:paraId="5922725B" w14:textId="77777777" w:rsidTr="00364816"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5BBF06F9" w14:textId="1C0BCE39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NYXp6YTwvQXV0aG9yPjxZZWFy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NYXp6YTwvQXV0aG9yPjxZZWFy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azza et al. (2020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4A7B6316" w14:textId="6A55DD98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 = 402; 5</w:t>
            </w:r>
            <w:r w:rsidR="00100C83">
              <w:rPr>
                <w:rFonts w:ascii="Times New Roman" w:hAnsi="Times New Roman" w:cs="Times New Roman"/>
                <w:sz w:val="24"/>
                <w:szCs w:val="24"/>
              </w:rPr>
              <w:t>7.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 xml:space="preserve">± </w:t>
            </w:r>
            <w:r w:rsidR="00100C83">
              <w:rPr>
                <w:rFonts w:ascii="Times New Roman" w:hAnsi="Times New Roman" w:cs="Times New Roman"/>
                <w:sz w:val="24"/>
                <w:szCs w:val="24"/>
              </w:rPr>
              <w:t>13.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ears;</w:t>
            </w:r>
            <w:r w:rsidR="00100C83">
              <w:rPr>
                <w:rFonts w:ascii="Times New Roman" w:hAnsi="Times New Roman" w:cs="Times New Roman"/>
                <w:sz w:val="24"/>
                <w:szCs w:val="24"/>
              </w:rPr>
              <w:t xml:space="preserve"> 34.3% females; 25.4% outpatients; 74.6% were hospitalised; Milano, Italy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7A951AA8" w14:textId="45A1C410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of 31 days after hospital discharge</w:t>
            </w:r>
          </w:p>
        </w:tc>
        <w:tc>
          <w:tcPr>
            <w:tcW w:w="3780" w:type="dxa"/>
            <w:tcBorders>
              <w:top w:val="single" w:sz="4" w:space="0" w:color="auto"/>
              <w:bottom w:val="single" w:sz="4" w:space="0" w:color="auto"/>
            </w:tcBorders>
          </w:tcPr>
          <w:p w14:paraId="160E64A9" w14:textId="2C86D1B7" w:rsidR="00FF3CDE" w:rsidRPr="00EE1C59" w:rsidRDefault="00FF3CDE" w:rsidP="00FF3CDE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≥1 symptom (5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7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%)</w:t>
            </w:r>
          </w:p>
          <w:p w14:paraId="4B283079" w14:textId="093CC646" w:rsidR="00FF3CDE" w:rsidRPr="00EE1C59" w:rsidRDefault="00FF3CDE" w:rsidP="00FF3CDE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≥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 xml:space="preserve"> symptom 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6.8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%)</w:t>
            </w:r>
          </w:p>
          <w:p w14:paraId="5D50647F" w14:textId="4C1A4A88" w:rsidR="00FF3CDE" w:rsidRPr="00EE1C59" w:rsidRDefault="00FF3CDE" w:rsidP="00FF3CDE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≥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 xml:space="preserve"> symptom 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0.6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%)</w:t>
            </w:r>
          </w:p>
          <w:p w14:paraId="216AFA40" w14:textId="77777777" w:rsidR="00EE1C59" w:rsidRDefault="00FF3CDE" w:rsidP="00FF3CDE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≥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 xml:space="preserve"> symptom 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%)</w:t>
            </w:r>
          </w:p>
          <w:p w14:paraId="452C8CCD" w14:textId="2000BF40" w:rsidR="00FF3CDE" w:rsidRPr="00FF3CDE" w:rsidRDefault="00FF3CDE" w:rsidP="00FF3CDE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ymptoms: PTSD, depression, anxiety, and </w:t>
            </w:r>
            <w:r w:rsidRPr="00FF3CDE">
              <w:rPr>
                <w:rFonts w:ascii="Times New Roman" w:hAnsi="Times New Roman" w:cs="Times New Roman"/>
                <w:sz w:val="24"/>
                <w:szCs w:val="24"/>
              </w:rPr>
              <w:t>obsessive-compulsive</w:t>
            </w:r>
            <w:r w:rsidR="00A864DC">
              <w:rPr>
                <w:rFonts w:ascii="Times New Roman" w:hAnsi="Times New Roman" w:cs="Times New Roman"/>
                <w:sz w:val="24"/>
                <w:szCs w:val="24"/>
              </w:rPr>
              <w:t xml:space="preserve"> symptoms.</w:t>
            </w:r>
          </w:p>
        </w:tc>
      </w:tr>
      <w:tr w:rsidR="00EE1C59" w:rsidRPr="00EE1C59" w14:paraId="1DCBBA36" w14:textId="77777777" w:rsidTr="00896699">
        <w:trPr>
          <w:trHeight w:val="1656"/>
        </w:trPr>
        <w:tc>
          <w:tcPr>
            <w:tcW w:w="1440" w:type="dxa"/>
            <w:tcBorders>
              <w:top w:val="single" w:sz="4" w:space="0" w:color="auto"/>
            </w:tcBorders>
          </w:tcPr>
          <w:p w14:paraId="38824B69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NaXlhemF0bzwvQXV0aG9yPjxZ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</w:fldData>
              </w:fldCha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NaXlhemF0bzwvQXV0aG9yPjxZ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</w:fldData>
              </w:fldCha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E1C59">
              <w:rPr>
                <w:rFonts w:ascii="Times New Roman" w:hAnsi="Times New Roman" w:cs="Times New Roman"/>
                <w:noProof/>
                <w:sz w:val="24"/>
                <w:szCs w:val="24"/>
              </w:rPr>
              <w:t>Miyazato et al. (2020)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7993BFB3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N = 63; 48.1 ± 18.5 years; 33.3% females; 100% inpatients; 27% needed supplemental O</w:t>
            </w:r>
            <w:r w:rsidRPr="00EE1C5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; 7.9% needed MV; Tokyo, Japan.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342E3DF3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60 days after symptom onset.</w:t>
            </w:r>
          </w:p>
        </w:tc>
        <w:tc>
          <w:tcPr>
            <w:tcW w:w="3780" w:type="dxa"/>
            <w:tcBorders>
              <w:top w:val="single" w:sz="4" w:space="0" w:color="auto"/>
            </w:tcBorders>
          </w:tcPr>
          <w:p w14:paraId="6D0B59EF" w14:textId="0C945DE6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Dyspnoea (17.5%)</w:t>
            </w:r>
          </w:p>
          <w:p w14:paraId="67860AAD" w14:textId="27CE8A80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Dyssomnia (16.1%)</w:t>
            </w:r>
          </w:p>
          <w:p w14:paraId="1C547B92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Fatigue (15.9%)</w:t>
            </w:r>
          </w:p>
          <w:p w14:paraId="70155904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Cough (7.9%)</w:t>
            </w:r>
          </w:p>
          <w:p w14:paraId="7E04EB81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Dysgeusia (4.8%)</w:t>
            </w:r>
          </w:p>
        </w:tc>
      </w:tr>
      <w:tr w:rsidR="00EE1C59" w:rsidRPr="00EE1C59" w14:paraId="21CDAA99" w14:textId="77777777" w:rsidTr="00364816"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54BEBDE8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Moreno-Pérez&lt;/Author&gt;&lt;Year&gt;2021&lt;/Year&gt;&lt;RecNum&gt;333&lt;/RecNum&gt;&lt;DisplayText&gt;Moreno-Pérez et al. (2021)&lt;/DisplayText&gt;&lt;record&gt;&lt;rec-number&gt;333&lt;/rec-number&gt;&lt;foreign-keys&gt;&lt;key app="EN" db-id="rfav0zsv2fvwp8earv6pvp0u5vf5xx9vx9sd" timestamp="1610628988"&gt;333&lt;/key&gt;&lt;key app="ENWeb" db-id=""&gt;0&lt;/key&gt;&lt;/foreign-keys&gt;&lt;ref-type name="Journal Article"&gt;17&lt;/ref-type&gt;&lt;contributors&gt;&lt;authors&gt;&lt;author&gt;Moreno-Pérez, Oscar&lt;/author&gt;&lt;author&gt;Merino, Esperanza&lt;/author&gt;&lt;author&gt;Leon-Ramirez, Jose-Manuel&lt;/author&gt;&lt;author&gt;Andres, Mariano&lt;/author&gt;&lt;author&gt;Ramos, Jose Manuel&lt;/author&gt;&lt;author&gt;Arenas-Jiménez, Juan&lt;/author&gt;&lt;author&gt;Asensio, Santos&lt;/author&gt;&lt;author&gt;Sanchez, Rosa&lt;/author&gt;&lt;author&gt;Ruiz-Torregrosa, Paloma&lt;/author&gt;&lt;author&gt;Galan, Irene&lt;/author&gt;&lt;author&gt;Scholz, Alexander&lt;/author&gt;&lt;author&gt;Amo, Antonio&lt;/author&gt;&lt;author&gt;González-delaAleja, Pilar&lt;/author&gt;&lt;author&gt;Boix, Vicente&lt;/author&gt;&lt;author&gt;Gil, Joan&lt;/author&gt;&lt;/authors&gt;&lt;/contributors&gt;&lt;titles&gt;&lt;title&gt;Post-acute COVID-19 Syndrome. Incidence and risk factors: a Mediterranean cohort study&lt;/title&gt;&lt;secondary-title&gt;Journal of Infection&lt;/secondary-title&gt;&lt;/titles&gt;&lt;periodical&gt;&lt;full-title&gt;Journal of Infection&lt;/full-title&gt;&lt;/periodical&gt;&lt;dates&gt;&lt;year&gt;2021&lt;/year&gt;&lt;/dates&gt;&lt;isbn&gt;01634453&lt;/isbn&gt;&lt;urls&gt;&lt;/urls&gt;&lt;electronic-resource-num&gt;10.1016/j.jinf.2021.01.004&lt;/electronic-resource-num&gt;&lt;/record&gt;&lt;/Cite&gt;&lt;/EndNote&gt;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E1C59">
              <w:rPr>
                <w:rFonts w:ascii="Times New Roman" w:hAnsi="Times New Roman" w:cs="Times New Roman"/>
                <w:noProof/>
                <w:sz w:val="24"/>
                <w:szCs w:val="24"/>
              </w:rPr>
              <w:t>Moreno-Pérez et al. (2021)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34885788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 xml:space="preserve">N = 277; median age = 62; 47.3% females; 34.3% outpatients; 19.5% had no pneumonia; 14.8% had mild disease; 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65.7% had severe disease and hospitalised; 8.7% admitted to ICU;</w:t>
            </w:r>
            <w:r w:rsidRPr="00EE1C59">
              <w:t xml:space="preserve"> 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Alicante, Spain.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6D92C59C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edian of 77 days after disease onset.</w:t>
            </w:r>
          </w:p>
        </w:tc>
        <w:tc>
          <w:tcPr>
            <w:tcW w:w="3780" w:type="dxa"/>
            <w:tcBorders>
              <w:top w:val="single" w:sz="4" w:space="0" w:color="auto"/>
              <w:bottom w:val="single" w:sz="4" w:space="0" w:color="auto"/>
            </w:tcBorders>
          </w:tcPr>
          <w:p w14:paraId="32B3DD45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Fatigue (34.8%)</w:t>
            </w:r>
          </w:p>
          <w:p w14:paraId="393C739D" w14:textId="3C8351DA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Dyspnoea (34.4%)</w:t>
            </w:r>
          </w:p>
          <w:p w14:paraId="5F2C15D1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Anosmia/dysgeusia (21.4%)</w:t>
            </w:r>
          </w:p>
          <w:p w14:paraId="394DCD37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Cough (21.3%)</w:t>
            </w:r>
          </w:p>
          <w:p w14:paraId="78C68C19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Myalgia/arthralgia (19.6%)</w:t>
            </w:r>
          </w:p>
          <w:p w14:paraId="73F9821B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Headache (17.8%)</w:t>
            </w:r>
          </w:p>
          <w:p w14:paraId="46013CB8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Cognitive impairments (15.2%)</w:t>
            </w:r>
          </w:p>
          <w:p w14:paraId="388342E0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Diarrhoea (10.5%)</w:t>
            </w:r>
          </w:p>
          <w:p w14:paraId="1EA951A9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Skin symptoms (8.3%)</w:t>
            </w:r>
          </w:p>
          <w:p w14:paraId="60AE8268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Visual loss (5.4%)</w:t>
            </w:r>
          </w:p>
        </w:tc>
      </w:tr>
      <w:tr w:rsidR="00EE1C59" w:rsidRPr="00EE1C59" w14:paraId="12CF8028" w14:textId="77777777" w:rsidTr="00364816"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4B4AC025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begin"/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Poyraz&lt;/Author&gt;&lt;Year&gt;2020&lt;/Year&gt;&lt;RecNum&gt;170&lt;/RecNum&gt;&lt;DisplayText&gt;Poyraz et al. (2020)&lt;/DisplayText&gt;&lt;record&gt;&lt;rec-number&gt;170&lt;/rec-number&gt;&lt;foreign-keys&gt;&lt;key app="EN" db-id="rfav0zsv2fvwp8earv6pvp0u5vf5xx9vx9sd" timestamp="1607734714"&gt;170&lt;/key&gt;&lt;key app="ENWeb" db-id=""&gt;0&lt;/key&gt;&lt;/foreign-keys&gt;&lt;ref-type name="Journal Article"&gt;17&lt;/ref-type&gt;&lt;contributors&gt;&lt;authors&gt;&lt;author&gt;Poyraz, B. C.&lt;/author&gt;&lt;author&gt;Poyraz, C. A.&lt;/author&gt;&lt;author&gt;Olgun, Y.&lt;/author&gt;&lt;author&gt;Gurel, O.&lt;/author&gt;&lt;author&gt;Alkan, S.&lt;/author&gt;&lt;author&gt;Ozdemir, Y. E.&lt;/author&gt;&lt;author&gt;Balkan,, II&lt;/author&gt;&lt;author&gt;Karaali, R.&lt;/author&gt;&lt;/authors&gt;&lt;/contributors&gt;&lt;auth-address&gt;Dept. of Psychiatry, Istanbul University-Cerrahpasa, Cerrahpasa Medical School, Istanbul, Turkey.&amp;#xD;Dept. of Psychiatry, Istanbul University-Cerrahpasa, Cerrahpasa Medical School, Istanbul, Turkey. Electronic address: aksoycana@gmail.com.&amp;#xD;Dept. of Infectious Diseases and Clinical Microbiology, Istanbul University-Cerrahpasa, Cerrahpasa Medical School, Istanbul, Turkey.&lt;/auth-address&gt;&lt;titles&gt;&lt;title&gt;Psychiatric morbidity and protracted symptoms after COVID-19&lt;/title&gt;&lt;secondary-title&gt;Psychiatry Res&lt;/secondary-title&gt;&lt;/titles&gt;&lt;periodical&gt;&lt;full-title&gt;Psychiatry Res&lt;/full-title&gt;&lt;/periodical&gt;&lt;pages&gt;113604&lt;/pages&gt;&lt;volume&gt;295&lt;/volume&gt;&lt;edition&gt;2020/12/10&lt;/edition&gt;&lt;keywords&gt;&lt;keyword&gt;Anxiety disorders&lt;/keyword&gt;&lt;keyword&gt;Covid-19&lt;/keyword&gt;&lt;keyword&gt;Depression&lt;/keyword&gt;&lt;keyword&gt;Ptsd&lt;/keyword&gt;&lt;keyword&gt;Protracted symptoms&lt;/keyword&gt;&lt;/keywords&gt;&lt;dates&gt;&lt;year&gt;2020&lt;/year&gt;&lt;pub-dates&gt;&lt;date&gt;Nov 28&lt;/date&gt;&lt;/pub-dates&gt;&lt;/dates&gt;&lt;isbn&gt;1872-7123 (Electronic)&amp;#xD;0165-1781 (Linking)&lt;/isbn&gt;&lt;accession-num&gt;33296818&lt;/accession-num&gt;&lt;urls&gt;&lt;related-urls&gt;&lt;url&gt;https://www.ncbi.nlm.nih.gov/pubmed/33296818&lt;/url&gt;&lt;/related-urls&gt;&lt;/urls&gt;&lt;electronic-resource-num&gt;10.1016/j.psychres.2020.113604&lt;/electronic-resource-num&gt;&lt;/record&gt;&lt;/Cite&gt;&lt;/EndNote&gt;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E1C59">
              <w:rPr>
                <w:rFonts w:ascii="Times New Roman" w:hAnsi="Times New Roman" w:cs="Times New Roman"/>
                <w:noProof/>
                <w:sz w:val="24"/>
                <w:szCs w:val="24"/>
              </w:rPr>
              <w:t>Poyraz et al. (2020)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0DBA1D31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N = 284; 60.1% outpatients; 39.7 ± 12.7 years; 49.8% females; 2.8% had asymptomatic infection; 50.8% had mild disease; 32.5% had moderate disease; 12.6% had severe disease; 1.2% had critical disease; Istanbul, Turkey.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37FE9ACC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Mean of 50 days after diagnosis.</w:t>
            </w:r>
          </w:p>
        </w:tc>
        <w:tc>
          <w:tcPr>
            <w:tcW w:w="3780" w:type="dxa"/>
            <w:tcBorders>
              <w:top w:val="single" w:sz="4" w:space="0" w:color="auto"/>
              <w:bottom w:val="single" w:sz="4" w:space="0" w:color="auto"/>
            </w:tcBorders>
          </w:tcPr>
          <w:p w14:paraId="3D854E37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Fatigue (40%)</w:t>
            </w:r>
          </w:p>
          <w:p w14:paraId="3E16601C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Impaired sleep quality (38.8%)</w:t>
            </w:r>
          </w:p>
          <w:p w14:paraId="7B71DAA0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PTSD (25.4%)</w:t>
            </w:r>
          </w:p>
          <w:p w14:paraId="59DD1EC4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Myalgia (22%)</w:t>
            </w:r>
          </w:p>
          <w:p w14:paraId="12F21BC0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Taste dysfunction (18%)</w:t>
            </w:r>
          </w:p>
          <w:p w14:paraId="6D1F405B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Probable depression (18.8%)</w:t>
            </w:r>
          </w:p>
          <w:p w14:paraId="62F4D852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Probable anxiety (18.4%)</w:t>
            </w:r>
          </w:p>
          <w:p w14:paraId="661BA5F7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Smell dysfunction (17%)</w:t>
            </w:r>
          </w:p>
          <w:p w14:paraId="4DBAEF50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Headache (17%)</w:t>
            </w:r>
          </w:p>
          <w:p w14:paraId="177BB033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Concentration difficulties (15%)</w:t>
            </w:r>
          </w:p>
          <w:p w14:paraId="7F2349B9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Light-headedness,</w:t>
            </w:r>
          </w:p>
          <w:p w14:paraId="07D03D10" w14:textId="7F1DCBA8" w:rsidR="00EE1C59" w:rsidRPr="00EE1C59" w:rsidRDefault="00EE1C59" w:rsidP="00364816">
            <w:pPr>
              <w:pStyle w:val="ListParagraph"/>
              <w:ind w:left="336"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skin numbness and tingling, dyspnoea,</w:t>
            </w:r>
          </w:p>
          <w:p w14:paraId="5AC35638" w14:textId="77777777" w:rsidR="00EE1C59" w:rsidRPr="00EE1C59" w:rsidRDefault="00EE1C59" w:rsidP="00364816">
            <w:pPr>
              <w:pStyle w:val="ListParagraph"/>
              <w:ind w:left="336"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chest pain, and cough (≤10%)</w:t>
            </w:r>
          </w:p>
        </w:tc>
      </w:tr>
      <w:tr w:rsidR="00EE1C59" w:rsidRPr="00EE1C59" w14:paraId="3BE7D902" w14:textId="77777777" w:rsidTr="00364816"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3D7441E4" w14:textId="77777777" w:rsidR="00EE1C59" w:rsidRPr="00EE1C59" w:rsidRDefault="00EE1C59" w:rsidP="00364816">
            <w:pPr>
              <w:spacing w:after="240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SYW1hbjwvQXV0aG9yPjxZZWFy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</w:fldData>
              </w:fldCha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SYW1hbjwvQXV0aG9yPjxZZWFy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</w:fldData>
              </w:fldCha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E1C59">
              <w:rPr>
                <w:rFonts w:ascii="Times New Roman" w:hAnsi="Times New Roman" w:cs="Times New Roman"/>
                <w:noProof/>
                <w:sz w:val="24"/>
                <w:szCs w:val="24"/>
              </w:rPr>
              <w:t>Raman et al. (2021)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3010ACFC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N = 58; 55 ± 13 years; 41% females; 100% inpatients; 91.3% needed supplemental O</w:t>
            </w:r>
            <w:r w:rsidRPr="00EE1C5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; 36% admitted to ICU; Oxford, U.K.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0AC8FB45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 xml:space="preserve">Median of 1.6 months after hospital discharge. </w:t>
            </w:r>
          </w:p>
        </w:tc>
        <w:tc>
          <w:tcPr>
            <w:tcW w:w="3780" w:type="dxa"/>
            <w:tcBorders>
              <w:top w:val="single" w:sz="4" w:space="0" w:color="auto"/>
              <w:bottom w:val="single" w:sz="4" w:space="0" w:color="auto"/>
            </w:tcBorders>
          </w:tcPr>
          <w:p w14:paraId="5B5C30A0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Dyspnoea (64%)</w:t>
            </w:r>
          </w:p>
          <w:p w14:paraId="7AC24A8E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Fatigue (55%)</w:t>
            </w:r>
          </w:p>
          <w:p w14:paraId="0AB32106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Moderate-to-severe depression (19.3%)</w:t>
            </w:r>
          </w:p>
          <w:p w14:paraId="1506AB57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Moderate-to-severe anxiety (14%)</w:t>
            </w:r>
          </w:p>
        </w:tc>
      </w:tr>
      <w:tr w:rsidR="00EE1C59" w:rsidRPr="00EE1C59" w14:paraId="614E9686" w14:textId="77777777" w:rsidTr="00364816"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487D089A" w14:textId="77777777" w:rsidR="00EE1C59" w:rsidRPr="00EE1C59" w:rsidRDefault="00EE1C59" w:rsidP="00364816">
            <w:pPr>
              <w:spacing w:after="240"/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TYWxtb248L0F1dGhvcj48WWVh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</w:fldData>
              </w:fldCha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TYWxtb248L0F1dGhvcj48WWVh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</w:fldData>
              </w:fldCha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E1C59">
              <w:rPr>
                <w:rFonts w:ascii="Times New Roman" w:hAnsi="Times New Roman" w:cs="Times New Roman"/>
                <w:noProof/>
                <w:sz w:val="24"/>
                <w:szCs w:val="24"/>
              </w:rPr>
              <w:t>Salmon et al. (2020)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7FBFE4D7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N = 70; 91.4% outpatients; median age = 45; 78.6% females; 8.6% were hospitalised; 2.9% needed supplemental O</w:t>
            </w:r>
            <w:r w:rsidRPr="00EE1C5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; Paris, France.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7FBB17B1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2 months after symptom onset.</w:t>
            </w:r>
          </w:p>
        </w:tc>
        <w:tc>
          <w:tcPr>
            <w:tcW w:w="3780" w:type="dxa"/>
            <w:tcBorders>
              <w:top w:val="single" w:sz="4" w:space="0" w:color="auto"/>
              <w:bottom w:val="single" w:sz="4" w:space="0" w:color="auto"/>
            </w:tcBorders>
          </w:tcPr>
          <w:p w14:paraId="4788F0CA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≥1 symptom (90%)</w:t>
            </w:r>
          </w:p>
          <w:p w14:paraId="6B8A493A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Fatigue (72.9%)</w:t>
            </w:r>
          </w:p>
          <w:p w14:paraId="332819BA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Sensory disturbance (55.7%)</w:t>
            </w:r>
          </w:p>
          <w:p w14:paraId="246FBE87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Chest pain (52.9%)</w:t>
            </w:r>
          </w:p>
          <w:p w14:paraId="6DECFF3B" w14:textId="52A3E5E0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Dyspnoea (42.9%)</w:t>
            </w:r>
          </w:p>
          <w:p w14:paraId="3808717F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 xml:space="preserve">Tachycardia or heart palpitations (41.4%) </w:t>
            </w:r>
          </w:p>
          <w:p w14:paraId="36F6E0BE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Headache (41.2%)</w:t>
            </w:r>
          </w:p>
          <w:p w14:paraId="38189711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Cognitive impairments (37.1%)</w:t>
            </w:r>
          </w:p>
          <w:p w14:paraId="226829F0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Anosmia or dysgeusia (30%)</w:t>
            </w:r>
          </w:p>
          <w:p w14:paraId="111DAFF6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Myalgia or arthralgia (25.7%)</w:t>
            </w:r>
          </w:p>
          <w:p w14:paraId="3AF426B1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Gastrointestinal symptoms (24.3%)</w:t>
            </w:r>
          </w:p>
          <w:p w14:paraId="437D223A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Skin and vascular symptoms (14.4%)</w:t>
            </w:r>
          </w:p>
          <w:p w14:paraId="3296E150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Cough (12.9%)</w:t>
            </w:r>
          </w:p>
        </w:tc>
      </w:tr>
      <w:tr w:rsidR="00EE1C59" w:rsidRPr="00EE1C59" w14:paraId="4965CE02" w14:textId="77777777" w:rsidTr="00364816"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26431BA1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Tb2xsaW5pPC9BdXRob3I+PFll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</w:fldData>
              </w:fldCha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Tb2xsaW5pPC9BdXRob3I+PFll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</w:fldData>
              </w:fldCha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E1C59">
              <w:rPr>
                <w:rFonts w:ascii="Times New Roman" w:hAnsi="Times New Roman" w:cs="Times New Roman"/>
                <w:noProof/>
                <w:sz w:val="24"/>
                <w:szCs w:val="24"/>
              </w:rPr>
              <w:t>Sollini et al. (2020)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7787A91B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 xml:space="preserve">*N = 10; 50% outpatients; 58 ± 13 years; 70% females; 50% 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were hospitalised; 20% admitted to ICU; Milan, Italy.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2A6F64CD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&gt;30 days after 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hospital discharge.</w:t>
            </w:r>
          </w:p>
        </w:tc>
        <w:tc>
          <w:tcPr>
            <w:tcW w:w="3780" w:type="dxa"/>
            <w:tcBorders>
              <w:top w:val="single" w:sz="4" w:space="0" w:color="auto"/>
              <w:bottom w:val="single" w:sz="4" w:space="0" w:color="auto"/>
            </w:tcBorders>
          </w:tcPr>
          <w:p w14:paraId="0E7AC6D8" w14:textId="4538BEC6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Dyspnoea (70%)</w:t>
            </w:r>
          </w:p>
          <w:p w14:paraId="172B130E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Fatigue (70%)</w:t>
            </w:r>
          </w:p>
          <w:p w14:paraId="6A86B79B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Ageusia (20%)</w:t>
            </w:r>
          </w:p>
          <w:p w14:paraId="4D3EA600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Joint pain (20%)</w:t>
            </w:r>
          </w:p>
          <w:p w14:paraId="77732F07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Chest pain (10%)</w:t>
            </w:r>
          </w:p>
          <w:p w14:paraId="18E0285D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Headache (10%)</w:t>
            </w:r>
          </w:p>
          <w:p w14:paraId="6A794555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Trembling hands (10%)</w:t>
            </w:r>
          </w:p>
        </w:tc>
      </w:tr>
      <w:tr w:rsidR="00EE1C59" w:rsidRPr="00EE1C59" w14:paraId="0ADE4356" w14:textId="77777777" w:rsidTr="00364816">
        <w:tc>
          <w:tcPr>
            <w:tcW w:w="1440" w:type="dxa"/>
            <w:tcBorders>
              <w:top w:val="single" w:sz="4" w:space="0" w:color="auto"/>
            </w:tcBorders>
          </w:tcPr>
          <w:p w14:paraId="6E6F3F09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begin"/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Tomasoni&lt;/Author&gt;&lt;Year&gt;2020&lt;/Year&gt;&lt;RecNum&gt;172&lt;/RecNum&gt;&lt;DisplayText&gt;Tomasoni et al. (2020)&lt;/DisplayText&gt;&lt;record&gt;&lt;rec-number&gt;172&lt;/rec-number&gt;&lt;foreign-keys&gt;&lt;key app="EN" db-id="rfav0zsv2fvwp8earv6pvp0u5vf5xx9vx9sd" timestamp="1607738788"&gt;172&lt;/key&gt;&lt;key app="ENWeb" db-id=""&gt;0&lt;/key&gt;&lt;/foreign-keys&gt;&lt;ref-type name="Journal Article"&gt;17&lt;/ref-type&gt;&lt;contributors&gt;&lt;authors&gt;&lt;author&gt;Tomasoni, D.&lt;/author&gt;&lt;author&gt;Bai, F.&lt;/author&gt;&lt;author&gt;Castoldi, R.&lt;/author&gt;&lt;author&gt;Barbanotti, D.&lt;/author&gt;&lt;author&gt;Falcinella, C.&lt;/author&gt;&lt;author&gt;Mule, G.&lt;/author&gt;&lt;author&gt;Mondatore, D.&lt;/author&gt;&lt;author&gt;Tavelli, A.&lt;/author&gt;&lt;author&gt;Vegni, E.&lt;/author&gt;&lt;author&gt;Marchetti, G.&lt;/author&gt;&lt;author&gt;d&amp;apos;Arminio Monforte, A.&lt;/author&gt;&lt;/authors&gt;&lt;/contributors&gt;&lt;auth-address&gt;Department of Health Sciences, ASST Santi Paolo e Carlo, Clinic of Infectious Diseases, San Paolo Hospital, University of Milan, Milan, Italy.&amp;#xD;Unit of Clinical Psychology, Department of Health Sciences, ASST Santi Paolo e Carlo, University of Milan, Milan, Italy.&lt;/auth-address&gt;&lt;titles&gt;&lt;title&gt;Anxiety and depression symptoms after virological clearance of COVID-19: A cross-sectional study in Milan, Italy&lt;/title&gt;&lt;secondary-title&gt;J Med Virol&lt;/secondary-title&gt;&lt;/titles&gt;&lt;periodical&gt;&lt;full-title&gt;J Med Virol&lt;/full-title&gt;&lt;/periodical&gt;&lt;edition&gt;2020/08/26&lt;/edition&gt;&lt;keywords&gt;&lt;keyword&gt;Covid-19&lt;/keyword&gt;&lt;keyword&gt;anxiety and depression symptoms&lt;/keyword&gt;&lt;keyword&gt;hospital anxiety and depression scale&lt;/keyword&gt;&lt;/keywords&gt;&lt;dates&gt;&lt;year&gt;2020&lt;/year&gt;&lt;pub-dates&gt;&lt;date&gt;Aug 25&lt;/date&gt;&lt;/pub-dates&gt;&lt;/dates&gt;&lt;isbn&gt;1096-9071 (Electronic)&amp;#xD;0146-6615 (Linking)&lt;/isbn&gt;&lt;accession-num&gt;32841387&lt;/accession-num&gt;&lt;urls&gt;&lt;related-urls&gt;&lt;url&gt;https://www.ncbi.nlm.nih.gov/pubmed/32841387&lt;/url&gt;&lt;/related-urls&gt;&lt;/urls&gt;&lt;custom2&gt;PMC7461061&lt;/custom2&gt;&lt;electronic-resource-num&gt;10.1002/jmv.26459&lt;/electronic-resource-num&gt;&lt;/record&gt;&lt;/Cite&gt;&lt;/EndNote&gt;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E1C59">
              <w:rPr>
                <w:rFonts w:ascii="Times New Roman" w:hAnsi="Times New Roman" w:cs="Times New Roman"/>
                <w:noProof/>
                <w:sz w:val="24"/>
                <w:szCs w:val="24"/>
              </w:rPr>
              <w:t>Tomasoni et al. (2020)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3CD236B4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N = 105; median age = 55; 26.7% females; 100% inpatients; 22.9% needed O</w:t>
            </w:r>
            <w:r w:rsidRPr="00EE1C5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2 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 xml:space="preserve">therapy; 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678969BC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Median of 46 days after virological clearance (assessed at least 14 days after hospital discharge).</w:t>
            </w:r>
          </w:p>
        </w:tc>
        <w:tc>
          <w:tcPr>
            <w:tcW w:w="3780" w:type="dxa"/>
            <w:tcBorders>
              <w:top w:val="single" w:sz="4" w:space="0" w:color="auto"/>
            </w:tcBorders>
          </w:tcPr>
          <w:p w14:paraId="1DAA430A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≥1 symptom (52.4%)</w:t>
            </w:r>
          </w:p>
          <w:p w14:paraId="27DAA622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Fatigue (31.4%)</w:t>
            </w:r>
          </w:p>
          <w:p w14:paraId="0A24357B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Anxiety (29%)</w:t>
            </w:r>
          </w:p>
          <w:p w14:paraId="2A245BF8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Cognitive impairment (17.1%)</w:t>
            </w:r>
          </w:p>
          <w:p w14:paraId="4FE8F9FB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Depression (11%)</w:t>
            </w:r>
          </w:p>
          <w:p w14:paraId="37CAF790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Pain (10.5%)</w:t>
            </w:r>
          </w:p>
          <w:p w14:paraId="00881FF1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Dyspnoea (6.7%)</w:t>
            </w:r>
          </w:p>
          <w:p w14:paraId="013DFEC0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Dysgeusia (5.7%)</w:t>
            </w:r>
          </w:p>
          <w:p w14:paraId="4262C6F2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Anosmia (5.7%)</w:t>
            </w:r>
          </w:p>
          <w:p w14:paraId="627703EB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Others:</w:t>
            </w:r>
            <w:r w:rsidRPr="00EE1C59">
              <w:t xml:space="preserve"> 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chest pain, headache, cough, constipation, tinnitus, insomnia, palpitations, or sore throat (17.1%)</w:t>
            </w:r>
          </w:p>
        </w:tc>
      </w:tr>
      <w:tr w:rsidR="00EE1C59" w:rsidRPr="00EE1C59" w14:paraId="094208DD" w14:textId="77777777" w:rsidTr="00364816">
        <w:tc>
          <w:tcPr>
            <w:tcW w:w="1440" w:type="dxa"/>
            <w:tcBorders>
              <w:top w:val="single" w:sz="4" w:space="0" w:color="auto"/>
            </w:tcBorders>
          </w:tcPr>
          <w:p w14:paraId="2005F3D6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Ub3duc2VuZDwvQXV0aG9yPjxZ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</w:fldData>
              </w:fldCha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Ub3duc2VuZDwvQXV0aG9yPjxZ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</w:fldData>
              </w:fldCha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E1C59">
              <w:rPr>
                <w:rFonts w:ascii="Times New Roman" w:hAnsi="Times New Roman" w:cs="Times New Roman"/>
                <w:noProof/>
                <w:sz w:val="24"/>
                <w:szCs w:val="24"/>
              </w:rPr>
              <w:t>Townsend et al. (2021)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1F682B2A" w14:textId="270EC73C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N = 153; 57.5% females; 51.6% outpatients (40.2 ± 11.4 years); 35.9% were hospitali</w:t>
            </w:r>
            <w:r w:rsidR="00467974"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ed (56.4 ± 15.5 years); 12.4% admitted to ICU (54.5 ± 11.6 years); Dublin, Ireland.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7A4CBC9A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 xml:space="preserve">Median of 75 days after diagnosis. </w:t>
            </w:r>
          </w:p>
        </w:tc>
        <w:tc>
          <w:tcPr>
            <w:tcW w:w="3780" w:type="dxa"/>
            <w:tcBorders>
              <w:top w:val="single" w:sz="4" w:space="0" w:color="auto"/>
            </w:tcBorders>
          </w:tcPr>
          <w:p w14:paraId="6CEC51AF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Fatigue (48%).</w:t>
            </w:r>
          </w:p>
          <w:p w14:paraId="41069C96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Ill health (62%).</w:t>
            </w:r>
          </w:p>
          <w:p w14:paraId="35B203A1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Other symptoms not tested.</w:t>
            </w:r>
          </w:p>
        </w:tc>
      </w:tr>
      <w:tr w:rsidR="00EE1C59" w:rsidRPr="00EE1C59" w14:paraId="676A9869" w14:textId="77777777" w:rsidTr="00364816"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455AC3CD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Ucmlua21hbm48L0F1dGhvcj48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</w:fldData>
              </w:fldCha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Ucmlua21hbm48L0F1dGhvcj48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</w:fldData>
              </w:fldCha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E1C59">
              <w:rPr>
                <w:rFonts w:ascii="Times New Roman" w:hAnsi="Times New Roman" w:cs="Times New Roman"/>
                <w:noProof/>
                <w:sz w:val="24"/>
                <w:szCs w:val="24"/>
              </w:rPr>
              <w:t>Trinkmann et al. (2021)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46166E2F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N = 246; 48 ± 15 years; 56% females; 91% outpatients; 9% were hospitalised; 0.8% admitted to ICU; Heidelberg, Germany.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658DCB54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Mean of 68 days after infection.</w:t>
            </w:r>
          </w:p>
        </w:tc>
        <w:tc>
          <w:tcPr>
            <w:tcW w:w="3780" w:type="dxa"/>
            <w:tcBorders>
              <w:top w:val="single" w:sz="4" w:space="0" w:color="auto"/>
              <w:bottom w:val="single" w:sz="4" w:space="0" w:color="auto"/>
            </w:tcBorders>
          </w:tcPr>
          <w:p w14:paraId="0BBE2F95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≥1 symptom (46%)</w:t>
            </w:r>
          </w:p>
          <w:p w14:paraId="1A342758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Dyspnoea (32%)</w:t>
            </w:r>
          </w:p>
          <w:p w14:paraId="5DD627FE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Cough (14%)</w:t>
            </w:r>
          </w:p>
          <w:p w14:paraId="7BC930FC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Chest pain (6%)</w:t>
            </w:r>
          </w:p>
          <w:p w14:paraId="70691B18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Anosmia (4%)</w:t>
            </w:r>
          </w:p>
          <w:p w14:paraId="0B416920" w14:textId="752C314A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Fatigue, sore throat, rhinitis, headache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and joint pain (≤1%)</w:t>
            </w:r>
          </w:p>
        </w:tc>
      </w:tr>
      <w:tr w:rsidR="00EE1C59" w:rsidRPr="00EE1C59" w14:paraId="1D3BE01F" w14:textId="77777777" w:rsidTr="00364816"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42EA9E07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XZWVyYWhhbmRpPC9BdXRob3I+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</w:fldData>
              </w:fldCha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XZWVyYWhhbmRpPC9BdXRob3I+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</w:fldData>
              </w:fldCha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E1C59">
              <w:rPr>
                <w:rFonts w:ascii="Times New Roman" w:hAnsi="Times New Roman" w:cs="Times New Roman"/>
                <w:noProof/>
                <w:sz w:val="24"/>
                <w:szCs w:val="24"/>
              </w:rPr>
              <w:t>Weerahandi et al. (2021)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3DBD5227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 xml:space="preserve">N = 161, median age = 62; 37.3% females; 100% </w:t>
            </w:r>
            <w:proofErr w:type="spellStart"/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inpatients</w:t>
            </w:r>
            <w:proofErr w:type="spellEnd"/>
            <w:r w:rsidRPr="00EE1C59">
              <w:rPr>
                <w:rFonts w:ascii="Times New Roman" w:hAnsi="Times New Roman" w:cs="Times New Roman"/>
                <w:sz w:val="24"/>
                <w:szCs w:val="24"/>
              </w:rPr>
              <w:t xml:space="preserve"> needing supplemental O</w:t>
            </w:r>
            <w:r w:rsidRPr="00EE1C5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; 45.3% admitted to ICU; 36.7% needed MV; New York, U.S.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23057351" w14:textId="77777777" w:rsidR="00EE1C59" w:rsidRPr="00EE1C59" w:rsidRDefault="00EE1C59" w:rsidP="00364816">
            <w:pPr>
              <w:ind w:firstLine="0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Median of 37 days after hospital discharge.</w:t>
            </w:r>
          </w:p>
        </w:tc>
        <w:tc>
          <w:tcPr>
            <w:tcW w:w="3780" w:type="dxa"/>
            <w:tcBorders>
              <w:top w:val="single" w:sz="4" w:space="0" w:color="auto"/>
              <w:bottom w:val="single" w:sz="4" w:space="0" w:color="auto"/>
            </w:tcBorders>
          </w:tcPr>
          <w:p w14:paraId="2325B967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Dyspnoea (74.3%)</w:t>
            </w:r>
          </w:p>
          <w:p w14:paraId="79466920" w14:textId="77777777" w:rsidR="00EE1C59" w:rsidRPr="00EE1C59" w:rsidRDefault="00EE1C59" w:rsidP="00364816">
            <w:pPr>
              <w:pStyle w:val="ListParagraph"/>
              <w:numPr>
                <w:ilvl w:val="0"/>
                <w:numId w:val="2"/>
              </w:numPr>
              <w:ind w:left="336" w:hanging="246"/>
              <w:rPr>
                <w:rFonts w:ascii="Times New Roman" w:hAnsi="Times New Roman" w:cs="Times New Roman"/>
                <w:sz w:val="24"/>
                <w:szCs w:val="24"/>
              </w:rPr>
            </w:pPr>
            <w:r w:rsidRPr="00EE1C59">
              <w:rPr>
                <w:rFonts w:ascii="Times New Roman" w:hAnsi="Times New Roman" w:cs="Times New Roman"/>
                <w:sz w:val="24"/>
                <w:szCs w:val="24"/>
              </w:rPr>
              <w:t>Other symptoms not tested.</w:t>
            </w:r>
          </w:p>
        </w:tc>
      </w:tr>
    </w:tbl>
    <w:p w14:paraId="3D197E9C" w14:textId="4A01C36B" w:rsidR="00EE1C59" w:rsidRPr="00EE1C59" w:rsidRDefault="00EE1C59" w:rsidP="00EE1C59">
      <w:pPr>
        <w:spacing w:line="240" w:lineRule="auto"/>
        <w:ind w:firstLine="0"/>
        <w:jc w:val="both"/>
        <w:rPr>
          <w:rFonts w:ascii="Times New Roman" w:hAnsi="Times New Roman" w:cs="Times New Roman"/>
          <w:sz w:val="24"/>
          <w:szCs w:val="24"/>
        </w:rPr>
      </w:pPr>
      <w:r w:rsidRPr="00EE1C59">
        <w:rPr>
          <w:rFonts w:ascii="Times New Roman" w:hAnsi="Times New Roman" w:cs="Times New Roman"/>
          <w:sz w:val="24"/>
          <w:szCs w:val="24"/>
        </w:rPr>
        <w:t>Note: Years refer to age presented as mean ± standard deviation, unless otherwise stated as median. * refers to sample size that specifically involved long-haul COVID-19 participants. Abbreviations: ICU, intensive care unit;</w:t>
      </w:r>
      <w:r w:rsidR="00CD3302">
        <w:rPr>
          <w:rFonts w:ascii="Times New Roman" w:hAnsi="Times New Roman" w:cs="Times New Roman"/>
          <w:sz w:val="24"/>
          <w:szCs w:val="24"/>
        </w:rPr>
        <w:t xml:space="preserve"> </w:t>
      </w:r>
      <w:r w:rsidRPr="00EE1C59">
        <w:rPr>
          <w:rFonts w:ascii="Times New Roman" w:hAnsi="Times New Roman" w:cs="Times New Roman"/>
          <w:sz w:val="24"/>
          <w:szCs w:val="24"/>
        </w:rPr>
        <w:t>MV, mechanical ventilation; O</w:t>
      </w:r>
      <w:r w:rsidRPr="00EE1C5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EE1C59">
        <w:rPr>
          <w:rFonts w:ascii="Times New Roman" w:hAnsi="Times New Roman" w:cs="Times New Roman"/>
          <w:sz w:val="24"/>
          <w:szCs w:val="24"/>
        </w:rPr>
        <w:t>, oxygen; PTSD, post-traumatic stress disorder.</w:t>
      </w:r>
    </w:p>
    <w:p w14:paraId="6DD3C9D3" w14:textId="77777777" w:rsidR="00EE1C59" w:rsidRDefault="00EE1C59" w:rsidP="00EE1C59">
      <w:pPr>
        <w:spacing w:line="360" w:lineRule="auto"/>
        <w:ind w:firstLine="0"/>
        <w:rPr>
          <w:rFonts w:ascii="Times New Roman" w:hAnsi="Times New Roman" w:cs="Times New Roman"/>
          <w:sz w:val="24"/>
          <w:szCs w:val="24"/>
        </w:rPr>
      </w:pPr>
    </w:p>
    <w:p w14:paraId="7541A29F" w14:textId="77777777" w:rsidR="00EE1C59" w:rsidRDefault="00EE1C59" w:rsidP="00EE1C59">
      <w:pPr>
        <w:spacing w:line="360" w:lineRule="auto"/>
        <w:ind w:firstLine="0"/>
        <w:rPr>
          <w:rFonts w:ascii="Times New Roman" w:hAnsi="Times New Roman" w:cs="Times New Roman"/>
          <w:sz w:val="24"/>
          <w:szCs w:val="24"/>
        </w:rPr>
        <w:sectPr w:rsidR="00EE1C59" w:rsidSect="00EE1C59"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14:paraId="27BE57B8" w14:textId="56E39E6D" w:rsidR="00EE1C59" w:rsidRDefault="00EE1C59" w:rsidP="00EE1C59">
      <w:pPr>
        <w:spacing w:line="360" w:lineRule="auto"/>
        <w:ind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Reference list</w:t>
      </w:r>
    </w:p>
    <w:p w14:paraId="039A2DD6" w14:textId="77777777" w:rsidR="003419B1" w:rsidRPr="003419B1" w:rsidRDefault="00EE1C59" w:rsidP="003419B1">
      <w:pPr>
        <w:pStyle w:val="EndNoteBibliography"/>
        <w:ind w:left="720" w:hanging="720"/>
      </w:pPr>
      <w:r w:rsidRPr="00CE0C54">
        <w:rPr>
          <w:rFonts w:ascii="Times New Roman" w:hAnsi="Times New Roman" w:cs="Times New Roman"/>
          <w:sz w:val="24"/>
          <w:szCs w:val="24"/>
        </w:rPr>
        <w:fldChar w:fldCharType="begin"/>
      </w:r>
      <w:r w:rsidRPr="00CE0C54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CE0C54">
        <w:rPr>
          <w:rFonts w:ascii="Times New Roman" w:hAnsi="Times New Roman" w:cs="Times New Roman"/>
          <w:sz w:val="24"/>
          <w:szCs w:val="24"/>
        </w:rPr>
        <w:fldChar w:fldCharType="separate"/>
      </w:r>
      <w:r w:rsidR="003419B1" w:rsidRPr="003419B1">
        <w:t xml:space="preserve">Carvalho-Schneider, C., et al. (2020), 'Follow-up of adults with noncritical COVID-19 two months after symptom onset', </w:t>
      </w:r>
      <w:r w:rsidR="003419B1" w:rsidRPr="003419B1">
        <w:rPr>
          <w:i/>
        </w:rPr>
        <w:t>Clin Microbiol Infect</w:t>
      </w:r>
      <w:r w:rsidR="003419B1" w:rsidRPr="003419B1">
        <w:t>.</w:t>
      </w:r>
    </w:p>
    <w:p w14:paraId="6798FF79" w14:textId="77777777" w:rsidR="003419B1" w:rsidRPr="003419B1" w:rsidRDefault="003419B1" w:rsidP="003419B1">
      <w:pPr>
        <w:pStyle w:val="EndNoteBibliography"/>
        <w:ind w:left="720" w:hanging="720"/>
      </w:pPr>
      <w:r w:rsidRPr="003419B1">
        <w:t xml:space="preserve">Goertz, Y. M. J., et al. (2020), 'Persistent symptoms 3 months after a SARS-CoV-2 infection: the post-COVID-19 syndrome?', </w:t>
      </w:r>
      <w:r w:rsidRPr="003419B1">
        <w:rPr>
          <w:i/>
        </w:rPr>
        <w:t>ERJ Open Res,</w:t>
      </w:r>
      <w:r w:rsidRPr="003419B1">
        <w:t xml:space="preserve"> 6 (4).</w:t>
      </w:r>
    </w:p>
    <w:p w14:paraId="1EF45D09" w14:textId="77777777" w:rsidR="003419B1" w:rsidRPr="003419B1" w:rsidRDefault="003419B1" w:rsidP="003419B1">
      <w:pPr>
        <w:pStyle w:val="EndNoteBibliography"/>
        <w:ind w:left="720" w:hanging="720"/>
      </w:pPr>
      <w:r w:rsidRPr="003419B1">
        <w:t xml:space="preserve">Hall, Jocelin, et al. (2021), 'Identifying patients at risk of post-discharge complications related to COVID-19 infection', </w:t>
      </w:r>
      <w:r w:rsidRPr="003419B1">
        <w:rPr>
          <w:i/>
        </w:rPr>
        <w:t>Thorax</w:t>
      </w:r>
      <w:r w:rsidRPr="003419B1">
        <w:t>, thoraxjnl-2020-215861.</w:t>
      </w:r>
    </w:p>
    <w:p w14:paraId="46BA1CEB" w14:textId="77777777" w:rsidR="003419B1" w:rsidRPr="003419B1" w:rsidRDefault="003419B1" w:rsidP="003419B1">
      <w:pPr>
        <w:pStyle w:val="EndNoteBibliography"/>
        <w:ind w:left="720" w:hanging="720"/>
      </w:pPr>
      <w:r w:rsidRPr="003419B1">
        <w:t xml:space="preserve">Halpin, S. J., et al. (2021), 'Postdischarge symptoms and rehabilitation needs in survivors of COVID-19 infection: A cross-sectional evaluation', </w:t>
      </w:r>
      <w:r w:rsidRPr="003419B1">
        <w:rPr>
          <w:i/>
        </w:rPr>
        <w:t>J Med Virol,</w:t>
      </w:r>
      <w:r w:rsidRPr="003419B1">
        <w:t xml:space="preserve"> 93 (2), 1013-22.</w:t>
      </w:r>
    </w:p>
    <w:p w14:paraId="0DBEDF9D" w14:textId="77777777" w:rsidR="003419B1" w:rsidRPr="003419B1" w:rsidRDefault="003419B1" w:rsidP="003419B1">
      <w:pPr>
        <w:pStyle w:val="EndNoteBibliography"/>
        <w:ind w:left="720" w:hanging="720"/>
      </w:pPr>
      <w:r w:rsidRPr="003419B1">
        <w:t xml:space="preserve">Mandal, S., et al. (2020), ''Long-COVID': a cross-sectional study of persisting symptoms, biomarker and imaging abnormalities following hospitalisation for COVID-19', </w:t>
      </w:r>
      <w:r w:rsidRPr="003419B1">
        <w:rPr>
          <w:i/>
        </w:rPr>
        <w:t>Thorax</w:t>
      </w:r>
      <w:r w:rsidRPr="003419B1">
        <w:t>.</w:t>
      </w:r>
    </w:p>
    <w:p w14:paraId="6DADA489" w14:textId="77777777" w:rsidR="003419B1" w:rsidRPr="003419B1" w:rsidRDefault="003419B1" w:rsidP="003419B1">
      <w:pPr>
        <w:pStyle w:val="EndNoteBibliography"/>
        <w:ind w:left="720" w:hanging="720"/>
      </w:pPr>
      <w:r w:rsidRPr="003419B1">
        <w:t xml:space="preserve">Mazza, M. G., et al. (2020), 'Anxiety and depression in COVID-19 survivors: Role of inflammatory and clinical predictors', </w:t>
      </w:r>
      <w:r w:rsidRPr="003419B1">
        <w:rPr>
          <w:i/>
        </w:rPr>
        <w:t>Brain Behav Immun,</w:t>
      </w:r>
      <w:r w:rsidRPr="003419B1">
        <w:t xml:space="preserve"> 89, 594-600.</w:t>
      </w:r>
    </w:p>
    <w:p w14:paraId="622517AE" w14:textId="77777777" w:rsidR="003419B1" w:rsidRPr="003419B1" w:rsidRDefault="003419B1" w:rsidP="003419B1">
      <w:pPr>
        <w:pStyle w:val="EndNoteBibliography"/>
        <w:ind w:left="720" w:hanging="720"/>
      </w:pPr>
      <w:r w:rsidRPr="003419B1">
        <w:t xml:space="preserve">Miyazato, Y., et al. (2020), 'Prolonged and Late-Onset Symptoms of Coronavirus Disease 2019', </w:t>
      </w:r>
      <w:r w:rsidRPr="003419B1">
        <w:rPr>
          <w:i/>
        </w:rPr>
        <w:t>Open Forum Infect Dis,</w:t>
      </w:r>
      <w:r w:rsidRPr="003419B1">
        <w:t xml:space="preserve"> 7 (11), ofaa507.</w:t>
      </w:r>
    </w:p>
    <w:p w14:paraId="5ECD6F18" w14:textId="77777777" w:rsidR="003419B1" w:rsidRPr="003419B1" w:rsidRDefault="003419B1" w:rsidP="003419B1">
      <w:pPr>
        <w:pStyle w:val="EndNoteBibliography"/>
        <w:ind w:left="720" w:hanging="720"/>
      </w:pPr>
      <w:r w:rsidRPr="003419B1">
        <w:t xml:space="preserve">Moreno-Pérez, Oscar, et al. (2021), 'Post-acute COVID-19 Syndrome. Incidence and risk factors: a Mediterranean cohort study', </w:t>
      </w:r>
      <w:r w:rsidRPr="003419B1">
        <w:rPr>
          <w:i/>
        </w:rPr>
        <w:t>Journal of Infection</w:t>
      </w:r>
      <w:r w:rsidRPr="003419B1">
        <w:t>.</w:t>
      </w:r>
    </w:p>
    <w:p w14:paraId="55A52137" w14:textId="77777777" w:rsidR="003419B1" w:rsidRPr="003419B1" w:rsidRDefault="003419B1" w:rsidP="003419B1">
      <w:pPr>
        <w:pStyle w:val="EndNoteBibliography"/>
        <w:ind w:left="720" w:hanging="720"/>
      </w:pPr>
      <w:r w:rsidRPr="003419B1">
        <w:t xml:space="preserve">Poyraz, B. C., et al. (2020), 'Psychiatric morbidity and protracted symptoms after COVID-19', </w:t>
      </w:r>
      <w:r w:rsidRPr="003419B1">
        <w:rPr>
          <w:i/>
        </w:rPr>
        <w:t>Psychiatry Res,</w:t>
      </w:r>
      <w:r w:rsidRPr="003419B1">
        <w:t xml:space="preserve"> 295, 113604.</w:t>
      </w:r>
    </w:p>
    <w:p w14:paraId="318A4706" w14:textId="77777777" w:rsidR="003419B1" w:rsidRPr="003419B1" w:rsidRDefault="003419B1" w:rsidP="003419B1">
      <w:pPr>
        <w:pStyle w:val="EndNoteBibliography"/>
        <w:ind w:left="720" w:hanging="720"/>
      </w:pPr>
      <w:r w:rsidRPr="003419B1">
        <w:t xml:space="preserve">Raman, B., et al. (2021), 'Medium-term effects of SARS-CoV-2 infection on multiple vital organs, exercise capacity, cognition, quality of life and mental health, post-hospital discharge', </w:t>
      </w:r>
      <w:r w:rsidRPr="003419B1">
        <w:rPr>
          <w:i/>
        </w:rPr>
        <w:t>EClinicalMedicine,</w:t>
      </w:r>
      <w:r w:rsidRPr="003419B1">
        <w:t xml:space="preserve"> 31, 100683.</w:t>
      </w:r>
    </w:p>
    <w:p w14:paraId="6E32D45E" w14:textId="77777777" w:rsidR="003419B1" w:rsidRPr="003419B1" w:rsidRDefault="003419B1" w:rsidP="003419B1">
      <w:pPr>
        <w:pStyle w:val="EndNoteBibliography"/>
        <w:ind w:left="720" w:hanging="720"/>
      </w:pPr>
      <w:r w:rsidRPr="003419B1">
        <w:t xml:space="preserve">Salmon, D., et al. (2020), 'Clinical, virological and imaging profile in patients with Persistent or Resurgent forms of COVID-19: a cross-sectional study', </w:t>
      </w:r>
      <w:r w:rsidRPr="003419B1">
        <w:rPr>
          <w:i/>
        </w:rPr>
        <w:t>J Infect</w:t>
      </w:r>
      <w:r w:rsidRPr="003419B1">
        <w:t>.</w:t>
      </w:r>
    </w:p>
    <w:p w14:paraId="1E417395" w14:textId="77777777" w:rsidR="003419B1" w:rsidRPr="003419B1" w:rsidRDefault="003419B1" w:rsidP="003419B1">
      <w:pPr>
        <w:pStyle w:val="EndNoteBibliography"/>
        <w:ind w:left="720" w:hanging="720"/>
      </w:pPr>
      <w:r w:rsidRPr="003419B1">
        <w:t xml:space="preserve">Sollini, M., et al. (2020), 'Vasculitis changes in COVID-19 survivors with persistent symptoms: an [(18)F]FDG-PET/CT study', </w:t>
      </w:r>
      <w:r w:rsidRPr="003419B1">
        <w:rPr>
          <w:i/>
        </w:rPr>
        <w:t>Eur J Nucl Med Mol Imaging</w:t>
      </w:r>
      <w:r w:rsidRPr="003419B1">
        <w:t>.</w:t>
      </w:r>
    </w:p>
    <w:p w14:paraId="5D7BB37E" w14:textId="77777777" w:rsidR="003419B1" w:rsidRPr="003419B1" w:rsidRDefault="003419B1" w:rsidP="003419B1">
      <w:pPr>
        <w:pStyle w:val="EndNoteBibliography"/>
        <w:ind w:left="720" w:hanging="720"/>
      </w:pPr>
      <w:r w:rsidRPr="003419B1">
        <w:t xml:space="preserve">Tomasoni, D., et al. (2020), 'Anxiety and depression symptoms after virological clearance of COVID-19: A cross-sectional study in Milan, Italy', </w:t>
      </w:r>
      <w:r w:rsidRPr="003419B1">
        <w:rPr>
          <w:i/>
        </w:rPr>
        <w:t>J Med Virol</w:t>
      </w:r>
      <w:r w:rsidRPr="003419B1">
        <w:t>.</w:t>
      </w:r>
    </w:p>
    <w:p w14:paraId="713DF802" w14:textId="77777777" w:rsidR="003419B1" w:rsidRPr="003419B1" w:rsidRDefault="003419B1" w:rsidP="003419B1">
      <w:pPr>
        <w:pStyle w:val="EndNoteBibliography"/>
        <w:ind w:left="720" w:hanging="720"/>
      </w:pPr>
      <w:r w:rsidRPr="003419B1">
        <w:t xml:space="preserve">Townsend, L., et al. (2021), 'Persistent Poor Health Post-COVID-19 Is Not Associated with Respiratory Complications or Initial Disease Severity', </w:t>
      </w:r>
      <w:r w:rsidRPr="003419B1">
        <w:rPr>
          <w:i/>
        </w:rPr>
        <w:t>Ann Am Thorac Soc</w:t>
      </w:r>
      <w:r w:rsidRPr="003419B1">
        <w:t>.</w:t>
      </w:r>
    </w:p>
    <w:p w14:paraId="6F582794" w14:textId="77777777" w:rsidR="003419B1" w:rsidRPr="003419B1" w:rsidRDefault="003419B1" w:rsidP="003419B1">
      <w:pPr>
        <w:pStyle w:val="EndNoteBibliography"/>
        <w:ind w:left="720" w:hanging="720"/>
      </w:pPr>
      <w:r w:rsidRPr="003419B1">
        <w:t xml:space="preserve">Trinkmann, F., et al. (2021), 'Residual symptoms and lower lung function in patients recovering from SARS-CoV-2 infection', </w:t>
      </w:r>
      <w:r w:rsidRPr="003419B1">
        <w:rPr>
          <w:i/>
        </w:rPr>
        <w:t>Eur Respir J</w:t>
      </w:r>
      <w:r w:rsidRPr="003419B1">
        <w:t>.</w:t>
      </w:r>
    </w:p>
    <w:p w14:paraId="483064B5" w14:textId="77777777" w:rsidR="003419B1" w:rsidRPr="003419B1" w:rsidRDefault="003419B1" w:rsidP="003419B1">
      <w:pPr>
        <w:pStyle w:val="EndNoteBibliography"/>
        <w:ind w:left="720" w:hanging="720"/>
      </w:pPr>
      <w:r w:rsidRPr="003419B1">
        <w:t xml:space="preserve">Weerahandi, H., et al. (2021), 'Post-Discharge Health Status and Symptoms in Patients with Severe COVID-19', </w:t>
      </w:r>
      <w:r w:rsidRPr="003419B1">
        <w:rPr>
          <w:i/>
        </w:rPr>
        <w:t>J Gen Intern Med</w:t>
      </w:r>
      <w:r w:rsidRPr="003419B1">
        <w:t>.</w:t>
      </w:r>
    </w:p>
    <w:p w14:paraId="2D3DF8DA" w14:textId="3FBBAEA1" w:rsidR="004C1EAA" w:rsidRPr="00EE1C59" w:rsidRDefault="00EE1C59" w:rsidP="00EE1C59">
      <w:pPr>
        <w:spacing w:line="360" w:lineRule="auto"/>
        <w:ind w:firstLine="0"/>
        <w:rPr>
          <w:rFonts w:ascii="Times New Roman" w:hAnsi="Times New Roman" w:cs="Times New Roman"/>
          <w:sz w:val="24"/>
          <w:szCs w:val="24"/>
        </w:rPr>
      </w:pPr>
      <w:r w:rsidRPr="00CE0C54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C1EAA" w:rsidRPr="00EE1C59" w:rsidSect="00EE1C59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9C168B9"/>
    <w:multiLevelType w:val="hybridMultilevel"/>
    <w:tmpl w:val="C3FAD836"/>
    <w:lvl w:ilvl="0" w:tplc="04090001">
      <w:start w:val="1"/>
      <w:numFmt w:val="bullet"/>
      <w:lvlText w:val=""/>
      <w:lvlJc w:val="left"/>
      <w:pPr>
        <w:ind w:left="6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3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90" w:hanging="360"/>
      </w:pPr>
      <w:rPr>
        <w:rFonts w:ascii="Wingdings" w:hAnsi="Wingdings" w:hint="default"/>
      </w:rPr>
    </w:lvl>
  </w:abstractNum>
  <w:abstractNum w:abstractNumId="1" w15:restartNumberingAfterBreak="0">
    <w:nsid w:val="32EE23B2"/>
    <w:multiLevelType w:val="hybridMultilevel"/>
    <w:tmpl w:val="219E0E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D4C2A18"/>
    <w:multiLevelType w:val="hybridMultilevel"/>
    <w:tmpl w:val="4D58B2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EC35C1D"/>
    <w:multiLevelType w:val="hybridMultilevel"/>
    <w:tmpl w:val="FA90FDC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TMxMzA1NTUxNDS0MDZR0lEKTi0uzszPAykwrgUAob3nE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xford-Author 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fav0zsv2fvwp8earv6pvp0u5vf5xx9vx9sd&quot;&gt;Risk Factors and Potential Treatments for Long-Haul COVID-19&lt;record-ids&gt;&lt;item&gt;19&lt;/item&gt;&lt;item&gt;26&lt;/item&gt;&lt;item&gt;145&lt;/item&gt;&lt;item&gt;154&lt;/item&gt;&lt;item&gt;170&lt;/item&gt;&lt;item&gt;172&lt;/item&gt;&lt;item&gt;300&lt;/item&gt;&lt;item&gt;333&lt;/item&gt;&lt;item&gt;353&lt;/item&gt;&lt;item&gt;356&lt;/item&gt;&lt;item&gt;366&lt;/item&gt;&lt;item&gt;367&lt;/item&gt;&lt;item&gt;369&lt;/item&gt;&lt;item&gt;370&lt;/item&gt;&lt;item&gt;382&lt;/item&gt;&lt;item&gt;425&lt;/item&gt;&lt;/record-ids&gt;&lt;/item&gt;&lt;/Libraries&gt;"/>
  </w:docVars>
  <w:rsids>
    <w:rsidRoot w:val="00EE1C59"/>
    <w:rsid w:val="00100C83"/>
    <w:rsid w:val="003176AA"/>
    <w:rsid w:val="003419B1"/>
    <w:rsid w:val="00467974"/>
    <w:rsid w:val="004C1EAA"/>
    <w:rsid w:val="005A5B10"/>
    <w:rsid w:val="007366C9"/>
    <w:rsid w:val="009612BD"/>
    <w:rsid w:val="00973729"/>
    <w:rsid w:val="00A743AD"/>
    <w:rsid w:val="00A864DC"/>
    <w:rsid w:val="00CD3302"/>
    <w:rsid w:val="00CE0C54"/>
    <w:rsid w:val="00EE1C59"/>
    <w:rsid w:val="00FF3C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632779"/>
  <w15:chartTrackingRefBased/>
  <w15:docId w15:val="{C0C8C4A8-234C-4864-9D23-6A8C487FC4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line="480" w:lineRule="auto"/>
        <w:ind w:firstLine="36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E1C59"/>
  </w:style>
  <w:style w:type="paragraph" w:styleId="Heading1">
    <w:name w:val="heading 1"/>
    <w:basedOn w:val="Normal"/>
    <w:next w:val="Normal"/>
    <w:link w:val="Heading1Char"/>
    <w:uiPriority w:val="9"/>
    <w:qFormat/>
    <w:rsid w:val="009612BD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62626" w:themeColor="text1" w:themeTint="D9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612BD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62626" w:themeColor="text1" w:themeTint="D9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612BD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612BD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612BD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612BD"/>
    <w:pPr>
      <w:keepNext/>
      <w:keepLines/>
      <w:spacing w:before="4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612BD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612BD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612BD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612BD"/>
    <w:rPr>
      <w:rFonts w:asciiTheme="majorHAnsi" w:eastAsiaTheme="majorEastAsia" w:hAnsiTheme="majorHAnsi" w:cstheme="majorBidi"/>
      <w:color w:val="262626" w:themeColor="text1" w:themeTint="D9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612BD"/>
    <w:rPr>
      <w:rFonts w:asciiTheme="majorHAnsi" w:eastAsiaTheme="majorEastAsia" w:hAnsiTheme="majorHAnsi" w:cstheme="majorBidi"/>
      <w:color w:val="262626" w:themeColor="text1" w:themeTint="D9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612BD"/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612B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612BD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612BD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612BD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612BD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612BD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Header">
    <w:name w:val="header"/>
    <w:basedOn w:val="Normal"/>
    <w:link w:val="HeaderChar"/>
    <w:uiPriority w:val="99"/>
    <w:unhideWhenUsed/>
    <w:rsid w:val="009612BD"/>
    <w:pPr>
      <w:tabs>
        <w:tab w:val="center" w:pos="4419"/>
        <w:tab w:val="right" w:pos="88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612BD"/>
  </w:style>
  <w:style w:type="paragraph" w:styleId="Footer">
    <w:name w:val="footer"/>
    <w:basedOn w:val="Normal"/>
    <w:link w:val="FooterChar"/>
    <w:uiPriority w:val="99"/>
    <w:unhideWhenUsed/>
    <w:rsid w:val="009612BD"/>
    <w:pPr>
      <w:tabs>
        <w:tab w:val="center" w:pos="4419"/>
        <w:tab w:val="right" w:pos="88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612BD"/>
  </w:style>
  <w:style w:type="paragraph" w:styleId="Caption">
    <w:name w:val="caption"/>
    <w:basedOn w:val="Normal"/>
    <w:next w:val="Normal"/>
    <w:uiPriority w:val="35"/>
    <w:semiHidden/>
    <w:unhideWhenUsed/>
    <w:qFormat/>
    <w:rsid w:val="009612B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9612BD"/>
    <w:pPr>
      <w:spacing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612BD"/>
    <w:rPr>
      <w:rFonts w:asciiTheme="majorHAnsi" w:eastAsiaTheme="majorEastAsia" w:hAnsiTheme="majorHAnsi" w:cstheme="majorBidi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612BD"/>
    <w:pPr>
      <w:numPr>
        <w:ilvl w:val="1"/>
      </w:numPr>
      <w:ind w:firstLine="360"/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9612BD"/>
    <w:rPr>
      <w:color w:val="5A5A5A" w:themeColor="text1" w:themeTint="A5"/>
      <w:spacing w:val="15"/>
    </w:rPr>
  </w:style>
  <w:style w:type="character" w:styleId="Hyperlink">
    <w:name w:val="Hyperlink"/>
    <w:basedOn w:val="DefaultParagraphFont"/>
    <w:uiPriority w:val="99"/>
    <w:unhideWhenUsed/>
    <w:rsid w:val="009612BD"/>
    <w:rPr>
      <w:color w:val="0563C1" w:themeColor="hyperlink"/>
      <w:u w:val="single"/>
    </w:rPr>
  </w:style>
  <w:style w:type="character" w:styleId="Strong">
    <w:name w:val="Strong"/>
    <w:basedOn w:val="DefaultParagraphFont"/>
    <w:uiPriority w:val="22"/>
    <w:qFormat/>
    <w:rsid w:val="009612BD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9612BD"/>
    <w:rPr>
      <w:i/>
      <w:iCs/>
      <w:color w:val="auto"/>
    </w:rPr>
  </w:style>
  <w:style w:type="table" w:styleId="TableGrid">
    <w:name w:val="Table Grid"/>
    <w:basedOn w:val="TableNormal"/>
    <w:uiPriority w:val="39"/>
    <w:rsid w:val="009612BD"/>
    <w:pPr>
      <w:spacing w:line="240" w:lineRule="auto"/>
    </w:pPr>
    <w:rPr>
      <w:rFonts w:eastAsia="Calibri"/>
      <w:lang w:val="en-MY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9612BD"/>
    <w:pPr>
      <w:spacing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9612BD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612BD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612BD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612BD"/>
    <w:rPr>
      <w:i/>
      <w:iCs/>
      <w:color w:val="404040" w:themeColor="text1" w:themeTint="BF"/>
    </w:rPr>
  </w:style>
  <w:style w:type="character" w:styleId="SubtleEmphasis">
    <w:name w:val="Subtle Emphasis"/>
    <w:basedOn w:val="DefaultParagraphFont"/>
    <w:uiPriority w:val="19"/>
    <w:qFormat/>
    <w:rsid w:val="009612BD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9612BD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9612BD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qFormat/>
    <w:rsid w:val="009612BD"/>
    <w:rPr>
      <w:b/>
      <w:bCs/>
      <w:smallCaps/>
      <w:color w:val="404040" w:themeColor="text1" w:themeTint="BF"/>
      <w:spacing w:val="5"/>
    </w:rPr>
  </w:style>
  <w:style w:type="character" w:styleId="BookTitle">
    <w:name w:val="Book Title"/>
    <w:basedOn w:val="DefaultParagraphFont"/>
    <w:uiPriority w:val="33"/>
    <w:qFormat/>
    <w:rsid w:val="009612BD"/>
    <w:rPr>
      <w:b/>
      <w:bCs/>
      <w:i/>
      <w:iC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612BD"/>
    <w:pPr>
      <w:outlineLvl w:val="9"/>
    </w:pPr>
  </w:style>
  <w:style w:type="character" w:styleId="UnresolvedMention">
    <w:name w:val="Unresolved Mention"/>
    <w:basedOn w:val="DefaultParagraphFont"/>
    <w:uiPriority w:val="99"/>
    <w:semiHidden/>
    <w:unhideWhenUsed/>
    <w:rsid w:val="009612BD"/>
    <w:rPr>
      <w:color w:val="808080"/>
      <w:shd w:val="clear" w:color="auto" w:fill="E6E6E6"/>
    </w:rPr>
  </w:style>
  <w:style w:type="paragraph" w:customStyle="1" w:styleId="Style1">
    <w:name w:val="Style1"/>
    <w:basedOn w:val="Heading1"/>
    <w:link w:val="Style1Char"/>
    <w:qFormat/>
    <w:rsid w:val="005A5B10"/>
    <w:pPr>
      <w:spacing w:line="276" w:lineRule="auto"/>
      <w:ind w:firstLine="0"/>
    </w:pPr>
    <w:rPr>
      <w:rFonts w:ascii="Times New Roman" w:hAnsi="Times New Roman" w:cs="Times New Roman"/>
      <w:b/>
      <w:sz w:val="24"/>
      <w:szCs w:val="24"/>
    </w:rPr>
  </w:style>
  <w:style w:type="character" w:customStyle="1" w:styleId="Style1Char">
    <w:name w:val="Style1 Char"/>
    <w:basedOn w:val="Heading1Char"/>
    <w:link w:val="Style1"/>
    <w:rsid w:val="005A5B10"/>
    <w:rPr>
      <w:rFonts w:ascii="Times New Roman" w:eastAsiaTheme="majorEastAsia" w:hAnsi="Times New Roman" w:cs="Times New Roman"/>
      <w:b/>
      <w:color w:val="262626" w:themeColor="text1" w:themeTint="D9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EE1C59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E1C5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E1C5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E1C59"/>
    <w:rPr>
      <w:rFonts w:ascii="Calibri" w:hAnsi="Calibri" w:cs="Calibri"/>
      <w:noProof/>
    </w:rPr>
  </w:style>
  <w:style w:type="paragraph" w:styleId="ListParagraph">
    <w:name w:val="List Paragraph"/>
    <w:basedOn w:val="Normal"/>
    <w:uiPriority w:val="34"/>
    <w:qFormat/>
    <w:rsid w:val="00EE1C59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EE1C59"/>
  </w:style>
  <w:style w:type="paragraph" w:styleId="BalloonText">
    <w:name w:val="Balloon Text"/>
    <w:basedOn w:val="Normal"/>
    <w:link w:val="BalloonTextChar"/>
    <w:uiPriority w:val="99"/>
    <w:semiHidden/>
    <w:unhideWhenUsed/>
    <w:rsid w:val="00EE1C59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E1C59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EE1C5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E1C5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E1C5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E1C5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E1C59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8</TotalTime>
  <Pages>5</Pages>
  <Words>2421</Words>
  <Characters>13801</Characters>
  <Application>Microsoft Office Word</Application>
  <DocSecurity>0</DocSecurity>
  <Lines>115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1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n Jie Yong</dc:creator>
  <cp:keywords/>
  <dc:description/>
  <cp:lastModifiedBy>Shin Jie Yong</cp:lastModifiedBy>
  <cp:revision>8</cp:revision>
  <dcterms:created xsi:type="dcterms:W3CDTF">2021-01-30T06:02:00Z</dcterms:created>
  <dcterms:modified xsi:type="dcterms:W3CDTF">2021-02-06T01:28:00Z</dcterms:modified>
</cp:coreProperties>
</file>